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81F175" w14:textId="77777777" w:rsidR="00971DB4" w:rsidRDefault="00971DB4" w:rsidP="009B6B68">
      <w:pPr>
        <w:jc w:val="center"/>
        <w:rPr>
          <w:b/>
        </w:rPr>
      </w:pPr>
      <w:bookmarkStart w:id="0" w:name="_GoBack"/>
      <w:bookmarkEnd w:id="0"/>
      <w:r>
        <w:rPr>
          <w:b/>
        </w:rPr>
        <w:t xml:space="preserve">ARCHITECTURE/HISTORY SURVEY </w:t>
      </w:r>
    </w:p>
    <w:p w14:paraId="5A1903CC" w14:textId="77777777" w:rsidR="009B6B68" w:rsidRPr="00971DB4" w:rsidRDefault="009B6B68" w:rsidP="009B6B68">
      <w:pPr>
        <w:jc w:val="center"/>
        <w:rPr>
          <w:b/>
        </w:rPr>
      </w:pPr>
      <w:r w:rsidRPr="00971DB4">
        <w:rPr>
          <w:b/>
        </w:rPr>
        <w:t>WORKSHEET A</w:t>
      </w:r>
    </w:p>
    <w:p w14:paraId="0CB39157" w14:textId="77777777" w:rsidR="009B6B68" w:rsidRDefault="009B6B68" w:rsidP="009B6B68">
      <w:pPr>
        <w:jc w:val="center"/>
      </w:pPr>
    </w:p>
    <w:p w14:paraId="5FDB5D1E" w14:textId="77777777" w:rsidR="009B6B68" w:rsidRDefault="009B6B68" w:rsidP="009B6B68">
      <w:pPr>
        <w:jc w:val="center"/>
      </w:pPr>
    </w:p>
    <w:p w14:paraId="7D902FAC" w14:textId="77777777" w:rsidR="009B6B68" w:rsidRDefault="009B6B68" w:rsidP="009B6B68">
      <w:pPr>
        <w:rPr>
          <w:b/>
        </w:rPr>
      </w:pPr>
      <w:r w:rsidRPr="009B6B68">
        <w:rPr>
          <w:b/>
        </w:rPr>
        <w:t>1. Project Description and Area of Potential Effects (APE)</w:t>
      </w:r>
    </w:p>
    <w:p w14:paraId="1F81C948" w14:textId="5863BC8D" w:rsidR="009B6B68" w:rsidRPr="00623EAB" w:rsidRDefault="009B6B68" w:rsidP="009B6B68">
      <w:pPr>
        <w:rPr>
          <w:sz w:val="20"/>
          <w:szCs w:val="20"/>
        </w:rPr>
      </w:pPr>
      <w:r w:rsidRPr="00623EAB">
        <w:rPr>
          <w:sz w:val="20"/>
          <w:szCs w:val="20"/>
        </w:rPr>
        <w:t>Briefly describe project activities and the APE</w:t>
      </w:r>
      <w:r w:rsidR="00AE28EA" w:rsidRPr="00623EAB">
        <w:rPr>
          <w:sz w:val="20"/>
          <w:szCs w:val="20"/>
        </w:rPr>
        <w:t xml:space="preserve"> for buildings/structures</w:t>
      </w:r>
      <w:r w:rsidRPr="00623EAB">
        <w:rPr>
          <w:sz w:val="20"/>
          <w:szCs w:val="20"/>
        </w:rPr>
        <w:t>.</w:t>
      </w:r>
      <w:r w:rsidR="00767A99">
        <w:rPr>
          <w:sz w:val="20"/>
          <w:szCs w:val="20"/>
        </w:rPr>
        <w:t xml:space="preserve"> </w:t>
      </w:r>
    </w:p>
    <w:p w14:paraId="511382EE" w14:textId="77777777" w:rsidR="001327B6" w:rsidRPr="0000312C" w:rsidRDefault="001327B6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3F8F5FA2" w14:textId="67576E68" w:rsidR="003D24D4" w:rsidRDefault="003D24D4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20337AAD" w14:textId="77777777" w:rsidR="0000312C" w:rsidRPr="0000312C" w:rsidRDefault="0000312C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7A5499A6" w14:textId="77777777" w:rsidR="00C866B8" w:rsidRDefault="00AE28EA" w:rsidP="005F0C14">
      <w:pPr>
        <w:rPr>
          <w:sz w:val="20"/>
          <w:szCs w:val="20"/>
        </w:rPr>
      </w:pPr>
      <w:r w:rsidRPr="00AE28EA">
        <w:rPr>
          <w:b/>
        </w:rPr>
        <w:t>2. Previously Identified</w:t>
      </w:r>
      <w:r w:rsidR="00971DB4">
        <w:rPr>
          <w:b/>
        </w:rPr>
        <w:t>/Surveyed</w:t>
      </w:r>
      <w:r w:rsidRPr="00AE28EA">
        <w:rPr>
          <w:b/>
        </w:rPr>
        <w:t xml:space="preserve"> Properties and </w:t>
      </w:r>
      <w:r w:rsidR="0060062F">
        <w:rPr>
          <w:b/>
        </w:rPr>
        <w:t xml:space="preserve">Previous </w:t>
      </w:r>
      <w:r w:rsidRPr="00AE28EA">
        <w:rPr>
          <w:b/>
        </w:rPr>
        <w:t xml:space="preserve">Surveys </w:t>
      </w:r>
      <w:r w:rsidR="00640644" w:rsidRPr="00AE28EA">
        <w:rPr>
          <w:b/>
        </w:rPr>
        <w:t>within</w:t>
      </w:r>
      <w:r w:rsidRPr="00AE28EA">
        <w:rPr>
          <w:b/>
        </w:rPr>
        <w:t xml:space="preserve"> the Area of Potential Effects (APE)</w:t>
      </w:r>
      <w:r w:rsidR="0060062F">
        <w:rPr>
          <w:b/>
        </w:rPr>
        <w:t xml:space="preserve"> - </w:t>
      </w:r>
      <w:r w:rsidR="00C866B8" w:rsidRPr="00C866B8">
        <w:rPr>
          <w:sz w:val="20"/>
          <w:szCs w:val="20"/>
        </w:rPr>
        <w:t>Indicate if any properties within the APE are included in the following categories</w:t>
      </w:r>
      <w:r w:rsidR="00C866B8">
        <w:rPr>
          <w:sz w:val="20"/>
          <w:szCs w:val="20"/>
        </w:rPr>
        <w:t xml:space="preserve"> (enter </w:t>
      </w:r>
      <w:r w:rsidR="00C866B8" w:rsidRPr="00C866B8">
        <w:rPr>
          <w:i/>
          <w:sz w:val="20"/>
          <w:szCs w:val="20"/>
        </w:rPr>
        <w:t>None</w:t>
      </w:r>
      <w:r w:rsidR="00C866B8">
        <w:rPr>
          <w:sz w:val="20"/>
          <w:szCs w:val="20"/>
        </w:rPr>
        <w:t xml:space="preserve"> if there are no properties</w:t>
      </w:r>
      <w:r w:rsidR="00971DB4">
        <w:rPr>
          <w:sz w:val="20"/>
          <w:szCs w:val="20"/>
        </w:rPr>
        <w:t xml:space="preserve"> in the category</w:t>
      </w:r>
      <w:r w:rsidR="00C866B8">
        <w:rPr>
          <w:sz w:val="20"/>
          <w:szCs w:val="20"/>
        </w:rPr>
        <w:t>):</w:t>
      </w:r>
    </w:p>
    <w:p w14:paraId="1A97604E" w14:textId="77777777" w:rsidR="00C866B8" w:rsidRPr="0000312C" w:rsidRDefault="00C866B8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3C565280" w14:textId="77777777" w:rsidR="00901E82" w:rsidRDefault="00C866B8" w:rsidP="00C866B8">
      <w:pPr>
        <w:pBdr>
          <w:top w:val="single" w:sz="4" w:space="1" w:color="auto"/>
        </w:pBdr>
        <w:rPr>
          <w:sz w:val="20"/>
          <w:szCs w:val="20"/>
        </w:rPr>
      </w:pPr>
      <w:r>
        <w:rPr>
          <w:sz w:val="20"/>
          <w:szCs w:val="20"/>
        </w:rPr>
        <w:t>Locally designated historic sites/landmarks</w:t>
      </w:r>
    </w:p>
    <w:p w14:paraId="7BB96DC1" w14:textId="54173B8D" w:rsidR="00F632F1" w:rsidRPr="0000312C" w:rsidRDefault="00F632F1" w:rsidP="000D5791">
      <w:pPr>
        <w:spacing w:line="312" w:lineRule="auto"/>
        <w:rPr>
          <w:rFonts w:ascii="Arial" w:hAnsi="Arial" w:cs="Arial"/>
          <w:sz w:val="20"/>
          <w:szCs w:val="20"/>
        </w:rPr>
      </w:pPr>
    </w:p>
    <w:p w14:paraId="13B47668" w14:textId="77777777" w:rsidR="004D25AB" w:rsidRPr="0000312C" w:rsidRDefault="004D25AB" w:rsidP="0000312C">
      <w:pPr>
        <w:spacing w:line="312" w:lineRule="auto"/>
        <w:ind w:left="720"/>
        <w:rPr>
          <w:rFonts w:ascii="Arial" w:hAnsi="Arial" w:cs="Arial"/>
          <w:i/>
          <w:iCs/>
          <w:sz w:val="20"/>
          <w:szCs w:val="20"/>
        </w:rPr>
      </w:pPr>
    </w:p>
    <w:p w14:paraId="74B566E8" w14:textId="18DB0229" w:rsidR="003D24D4" w:rsidRPr="000D5791" w:rsidRDefault="00C866B8" w:rsidP="000D5791">
      <w:pPr>
        <w:pBdr>
          <w:top w:val="single" w:sz="4" w:space="1" w:color="auto"/>
        </w:pBdr>
        <w:rPr>
          <w:sz w:val="20"/>
          <w:szCs w:val="20"/>
        </w:rPr>
      </w:pPr>
      <w:r w:rsidRPr="009847B2">
        <w:rPr>
          <w:sz w:val="20"/>
          <w:szCs w:val="20"/>
        </w:rPr>
        <w:t>Properties included in the Wisconsin Inventory of Historic Places</w:t>
      </w:r>
    </w:p>
    <w:p w14:paraId="0C113184" w14:textId="0AA54330" w:rsidR="000D5791" w:rsidRDefault="000D5791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010F3EB1" w14:textId="77777777" w:rsidR="000D5791" w:rsidRPr="0000312C" w:rsidRDefault="000D5791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6E39BB1A" w14:textId="77777777" w:rsidR="00C866B8" w:rsidRPr="008C24EE" w:rsidRDefault="00C866B8" w:rsidP="00C866B8">
      <w:pPr>
        <w:pBdr>
          <w:top w:val="single" w:sz="4" w:space="1" w:color="auto"/>
        </w:pBdr>
        <w:rPr>
          <w:sz w:val="20"/>
          <w:szCs w:val="20"/>
        </w:rPr>
      </w:pPr>
      <w:r w:rsidRPr="008C24EE">
        <w:rPr>
          <w:sz w:val="20"/>
          <w:szCs w:val="20"/>
        </w:rPr>
        <w:t>Previous surveys within the project area</w:t>
      </w:r>
    </w:p>
    <w:p w14:paraId="37CBD925" w14:textId="77777777" w:rsidR="00901E82" w:rsidRPr="004750C0" w:rsidRDefault="00901E82" w:rsidP="0000312C">
      <w:pPr>
        <w:spacing w:line="312" w:lineRule="auto"/>
        <w:rPr>
          <w:rFonts w:ascii="Arial" w:hAnsi="Arial" w:cs="Arial"/>
          <w:sz w:val="18"/>
          <w:szCs w:val="18"/>
        </w:rPr>
      </w:pPr>
    </w:p>
    <w:p w14:paraId="1F02F8A2" w14:textId="77777777" w:rsidR="00AE28EA" w:rsidRPr="004750C0" w:rsidRDefault="00AE28EA" w:rsidP="0000312C">
      <w:pPr>
        <w:spacing w:line="312" w:lineRule="auto"/>
        <w:rPr>
          <w:rFonts w:ascii="Arial" w:hAnsi="Arial" w:cs="Arial"/>
          <w:sz w:val="18"/>
          <w:szCs w:val="18"/>
        </w:rPr>
      </w:pPr>
    </w:p>
    <w:p w14:paraId="50092090" w14:textId="77777777" w:rsidR="00971DB4" w:rsidRPr="004750C0" w:rsidRDefault="00971DB4" w:rsidP="0000312C">
      <w:pPr>
        <w:spacing w:line="312" w:lineRule="auto"/>
        <w:rPr>
          <w:rFonts w:ascii="Arial" w:hAnsi="Arial" w:cs="Arial"/>
          <w:sz w:val="18"/>
          <w:szCs w:val="18"/>
        </w:rPr>
      </w:pPr>
    </w:p>
    <w:p w14:paraId="0933199F" w14:textId="4E455CAA" w:rsidR="00977DF7" w:rsidRDefault="00971DB4" w:rsidP="009B6B68">
      <w:pPr>
        <w:rPr>
          <w:sz w:val="20"/>
          <w:szCs w:val="20"/>
        </w:rPr>
      </w:pPr>
      <w:r>
        <w:rPr>
          <w:b/>
        </w:rPr>
        <w:t xml:space="preserve">3. </w:t>
      </w:r>
      <w:r w:rsidRPr="00971DB4">
        <w:rPr>
          <w:b/>
        </w:rPr>
        <w:t>Historic Context</w:t>
      </w:r>
      <w:r w:rsidR="007D62EC">
        <w:rPr>
          <w:b/>
        </w:rPr>
        <w:t xml:space="preserve"> for Project</w:t>
      </w:r>
      <w:r>
        <w:rPr>
          <w:b/>
        </w:rPr>
        <w:t xml:space="preserve"> Area</w:t>
      </w:r>
      <w:r w:rsidR="005F0C14">
        <w:rPr>
          <w:b/>
        </w:rPr>
        <w:t xml:space="preserve"> - </w:t>
      </w:r>
      <w:r w:rsidRPr="00971DB4">
        <w:rPr>
          <w:sz w:val="20"/>
          <w:szCs w:val="20"/>
        </w:rPr>
        <w:t>Provi</w:t>
      </w:r>
      <w:r w:rsidR="00BE31EC">
        <w:rPr>
          <w:sz w:val="20"/>
          <w:szCs w:val="20"/>
        </w:rPr>
        <w:t xml:space="preserve">de a brief historic context that </w:t>
      </w:r>
      <w:r w:rsidR="00112086">
        <w:rPr>
          <w:sz w:val="20"/>
          <w:szCs w:val="20"/>
        </w:rPr>
        <w:t xml:space="preserve">explains development within the project area and </w:t>
      </w:r>
      <w:r w:rsidR="00BE31EC">
        <w:rPr>
          <w:sz w:val="20"/>
          <w:szCs w:val="20"/>
        </w:rPr>
        <w:t xml:space="preserve">relates to the </w:t>
      </w:r>
      <w:r w:rsidR="00255D62">
        <w:rPr>
          <w:sz w:val="20"/>
          <w:szCs w:val="20"/>
        </w:rPr>
        <w:t xml:space="preserve">existing </w:t>
      </w:r>
      <w:r w:rsidR="00BE31EC">
        <w:rPr>
          <w:sz w:val="20"/>
          <w:szCs w:val="20"/>
        </w:rPr>
        <w:t xml:space="preserve">built environment </w:t>
      </w:r>
      <w:r w:rsidR="00112086">
        <w:rPr>
          <w:sz w:val="20"/>
          <w:szCs w:val="20"/>
        </w:rPr>
        <w:t xml:space="preserve">in the </w:t>
      </w:r>
      <w:r w:rsidR="00BE31EC">
        <w:rPr>
          <w:sz w:val="20"/>
          <w:szCs w:val="20"/>
        </w:rPr>
        <w:t>APE</w:t>
      </w:r>
      <w:r w:rsidR="000A76E7">
        <w:rPr>
          <w:sz w:val="20"/>
          <w:szCs w:val="20"/>
        </w:rPr>
        <w:t xml:space="preserve"> (</w:t>
      </w:r>
      <w:r w:rsidR="005F0C14">
        <w:rPr>
          <w:sz w:val="20"/>
          <w:szCs w:val="20"/>
        </w:rPr>
        <w:t>use footnotes to cite sources</w:t>
      </w:r>
      <w:r w:rsidR="000A76E7">
        <w:rPr>
          <w:sz w:val="20"/>
          <w:szCs w:val="20"/>
        </w:rPr>
        <w:t>)</w:t>
      </w:r>
      <w:r w:rsidR="005F0C14">
        <w:rPr>
          <w:sz w:val="20"/>
          <w:szCs w:val="20"/>
        </w:rPr>
        <w:t>.</w:t>
      </w:r>
      <w:r w:rsidR="00767A99">
        <w:rPr>
          <w:sz w:val="20"/>
          <w:szCs w:val="20"/>
        </w:rPr>
        <w:t xml:space="preserve"> </w:t>
      </w:r>
    </w:p>
    <w:p w14:paraId="67B1177A" w14:textId="5FE5A797" w:rsidR="00FA1823" w:rsidRDefault="00FA1823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085B2B78" w14:textId="77777777" w:rsidR="000D5791" w:rsidRDefault="000D5791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0820F4FE" w14:textId="77777777" w:rsidR="0000312C" w:rsidRPr="0000312C" w:rsidRDefault="0000312C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0FDE9D4F" w14:textId="3588419C" w:rsidR="00977DF7" w:rsidRDefault="00977DF7" w:rsidP="006627E7">
      <w:pPr>
        <w:keepNext/>
        <w:rPr>
          <w:sz w:val="20"/>
          <w:szCs w:val="20"/>
        </w:rPr>
      </w:pPr>
      <w:r w:rsidRPr="00977DF7">
        <w:rPr>
          <w:b/>
        </w:rPr>
        <w:t>4. Physical Setting</w:t>
      </w:r>
      <w:r w:rsidR="005F0C14">
        <w:rPr>
          <w:b/>
        </w:rPr>
        <w:t xml:space="preserve"> - </w:t>
      </w:r>
      <w:r>
        <w:rPr>
          <w:sz w:val="20"/>
          <w:szCs w:val="20"/>
        </w:rPr>
        <w:t>Briefly describe the</w:t>
      </w:r>
      <w:r w:rsidR="00255D62">
        <w:rPr>
          <w:sz w:val="20"/>
          <w:szCs w:val="20"/>
        </w:rPr>
        <w:t xml:space="preserve"> overall</w:t>
      </w:r>
      <w:r>
        <w:rPr>
          <w:sz w:val="20"/>
          <w:szCs w:val="20"/>
        </w:rPr>
        <w:t xml:space="preserve"> physical setting of surveyed properties.</w:t>
      </w:r>
      <w:r w:rsidR="00767A99">
        <w:rPr>
          <w:sz w:val="20"/>
          <w:szCs w:val="20"/>
        </w:rPr>
        <w:t xml:space="preserve"> </w:t>
      </w:r>
      <w:r>
        <w:rPr>
          <w:sz w:val="20"/>
          <w:szCs w:val="20"/>
        </w:rPr>
        <w:t>The description should include a discussion of the following issues as they relate to the findings of the survey: existing and historical land uses, density of development, settlement patterns and general types of properties identified in the APE.</w:t>
      </w:r>
      <w:r w:rsidR="00767A99">
        <w:rPr>
          <w:sz w:val="20"/>
          <w:szCs w:val="20"/>
        </w:rPr>
        <w:t xml:space="preserve"> </w:t>
      </w:r>
    </w:p>
    <w:p w14:paraId="6A458815" w14:textId="77777777" w:rsidR="0090757E" w:rsidRPr="0000312C" w:rsidRDefault="0090757E" w:rsidP="006627E7">
      <w:pPr>
        <w:keepNext/>
        <w:spacing w:line="312" w:lineRule="auto"/>
        <w:rPr>
          <w:rFonts w:ascii="Arial" w:hAnsi="Arial" w:cs="Arial"/>
          <w:sz w:val="20"/>
          <w:szCs w:val="20"/>
        </w:rPr>
      </w:pPr>
    </w:p>
    <w:p w14:paraId="12FB1C64" w14:textId="736378D4" w:rsidR="006953B3" w:rsidRDefault="006953B3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4A1F64EF" w14:textId="77777777" w:rsidR="0000312C" w:rsidRPr="0000312C" w:rsidRDefault="0000312C" w:rsidP="0000312C">
      <w:pPr>
        <w:spacing w:line="312" w:lineRule="auto"/>
        <w:rPr>
          <w:rFonts w:ascii="Arial" w:hAnsi="Arial" w:cs="Arial"/>
          <w:sz w:val="20"/>
          <w:szCs w:val="20"/>
        </w:rPr>
      </w:pPr>
    </w:p>
    <w:p w14:paraId="467CE578" w14:textId="77777777" w:rsidR="00C85337" w:rsidRDefault="005F0C14" w:rsidP="00C85337">
      <w:pPr>
        <w:autoSpaceDE w:val="0"/>
        <w:autoSpaceDN w:val="0"/>
        <w:adjustRightInd w:val="0"/>
        <w:rPr>
          <w:sz w:val="20"/>
          <w:szCs w:val="20"/>
        </w:rPr>
      </w:pPr>
      <w:r w:rsidRPr="005F0C14">
        <w:rPr>
          <w:b/>
        </w:rPr>
        <w:t>5</w:t>
      </w:r>
      <w:r w:rsidR="00C85337">
        <w:rPr>
          <w:b/>
        </w:rPr>
        <w:t xml:space="preserve">. </w:t>
      </w:r>
      <w:r w:rsidR="00C85337">
        <w:rPr>
          <w:b/>
          <w:bCs/>
        </w:rPr>
        <w:t xml:space="preserve">Methodology </w:t>
      </w:r>
      <w:r w:rsidR="00C85337">
        <w:rPr>
          <w:rFonts w:ascii="Times New Roman,Bold" w:hAnsi="Times New Roman,Bold" w:cs="Times New Roman,Bold"/>
          <w:b/>
          <w:bCs/>
        </w:rPr>
        <w:t xml:space="preserve">– </w:t>
      </w:r>
      <w:r w:rsidR="00C85337">
        <w:rPr>
          <w:sz w:val="20"/>
          <w:szCs w:val="20"/>
        </w:rPr>
        <w:t>Briefly describe the steps taken to identify and evaluate historic properties within the APE, including a brief summary of research efforts and an explanation for how you developed a threshold for survey based on the physical context of the survey area.</w:t>
      </w:r>
    </w:p>
    <w:p w14:paraId="407C0ED3" w14:textId="77777777" w:rsidR="00C85337" w:rsidRPr="0000312C" w:rsidRDefault="00C85337" w:rsidP="0000312C">
      <w:pPr>
        <w:autoSpaceDE w:val="0"/>
        <w:autoSpaceDN w:val="0"/>
        <w:adjustRightInd w:val="0"/>
        <w:spacing w:line="312" w:lineRule="auto"/>
        <w:rPr>
          <w:rFonts w:ascii="Arial" w:hAnsi="Arial" w:cs="Arial"/>
          <w:sz w:val="20"/>
          <w:szCs w:val="20"/>
        </w:rPr>
      </w:pPr>
    </w:p>
    <w:p w14:paraId="3E94E0C8" w14:textId="77777777" w:rsidR="00C85337" w:rsidRPr="0000312C" w:rsidRDefault="00C85337" w:rsidP="0000312C">
      <w:pPr>
        <w:autoSpaceDE w:val="0"/>
        <w:autoSpaceDN w:val="0"/>
        <w:adjustRightInd w:val="0"/>
        <w:spacing w:line="312" w:lineRule="auto"/>
        <w:rPr>
          <w:rFonts w:ascii="Arial" w:hAnsi="Arial" w:cs="Arial"/>
          <w:sz w:val="20"/>
          <w:szCs w:val="20"/>
        </w:rPr>
      </w:pPr>
    </w:p>
    <w:p w14:paraId="70802A8D" w14:textId="77777777" w:rsidR="005E69AA" w:rsidRPr="0000312C" w:rsidRDefault="005E69AA" w:rsidP="0000312C">
      <w:pPr>
        <w:autoSpaceDE w:val="0"/>
        <w:autoSpaceDN w:val="0"/>
        <w:adjustRightInd w:val="0"/>
        <w:spacing w:line="312" w:lineRule="auto"/>
        <w:rPr>
          <w:rFonts w:ascii="Arial" w:hAnsi="Arial" w:cs="Arial"/>
          <w:sz w:val="20"/>
          <w:szCs w:val="20"/>
        </w:rPr>
      </w:pPr>
    </w:p>
    <w:p w14:paraId="7FED5183" w14:textId="659B1D81" w:rsidR="005F0C14" w:rsidRDefault="00C85337" w:rsidP="009B6B68">
      <w:pPr>
        <w:rPr>
          <w:sz w:val="20"/>
          <w:szCs w:val="20"/>
        </w:rPr>
      </w:pPr>
      <w:r>
        <w:rPr>
          <w:b/>
        </w:rPr>
        <w:t>6</w:t>
      </w:r>
      <w:r w:rsidR="005F0C14" w:rsidRPr="005F0C14">
        <w:rPr>
          <w:b/>
        </w:rPr>
        <w:t>. Bibliography</w:t>
      </w:r>
      <w:r w:rsidR="005F0C14">
        <w:rPr>
          <w:b/>
        </w:rPr>
        <w:t xml:space="preserve"> - </w:t>
      </w:r>
      <w:r w:rsidR="005F0C14">
        <w:rPr>
          <w:sz w:val="20"/>
          <w:szCs w:val="20"/>
        </w:rPr>
        <w:t>List sources consulted.</w:t>
      </w:r>
      <w:r w:rsidR="00767A99">
        <w:rPr>
          <w:sz w:val="20"/>
          <w:szCs w:val="20"/>
        </w:rPr>
        <w:t xml:space="preserve"> </w:t>
      </w:r>
    </w:p>
    <w:p w14:paraId="4E5D1D2E" w14:textId="7F380961" w:rsidR="00FC4548" w:rsidRPr="0000312C" w:rsidRDefault="00767A99" w:rsidP="00767A99">
      <w:pPr>
        <w:pStyle w:val="Bibliography"/>
        <w:spacing w:line="312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fldChar w:fldCharType="begin"/>
      </w:r>
      <w:r>
        <w:rPr>
          <w:rFonts w:ascii="Arial" w:hAnsi="Arial" w:cs="Arial"/>
          <w:bCs/>
          <w:sz w:val="20"/>
          <w:szCs w:val="20"/>
        </w:rPr>
        <w:instrText xml:space="preserve"> ADDIN ZOTERO_BIBL {"uncited":[],"omitted":[],"custom":[]} CSL_BIBLIOGRAPHY </w:instrText>
      </w:r>
      <w:r>
        <w:rPr>
          <w:rFonts w:ascii="Arial" w:hAnsi="Arial" w:cs="Arial"/>
          <w:bCs/>
          <w:sz w:val="20"/>
          <w:szCs w:val="20"/>
        </w:rPr>
        <w:fldChar w:fldCharType="end"/>
      </w:r>
    </w:p>
    <w:p w14:paraId="65353AA9" w14:textId="4DF2DEBD" w:rsidR="00291BA4" w:rsidRPr="0000312C" w:rsidRDefault="00291BA4" w:rsidP="00767A99">
      <w:pPr>
        <w:spacing w:after="200" w:line="300" w:lineRule="auto"/>
        <w:ind w:left="720" w:hanging="720"/>
        <w:rPr>
          <w:rFonts w:ascii="Arial" w:hAnsi="Arial" w:cs="Arial"/>
          <w:sz w:val="20"/>
          <w:szCs w:val="20"/>
        </w:rPr>
      </w:pPr>
    </w:p>
    <w:sectPr w:rsidR="00291BA4" w:rsidRPr="0000312C" w:rsidSect="0000312C">
      <w:headerReference w:type="default" r:id="rId12"/>
      <w:pgSz w:w="12240" w:h="15840" w:code="1"/>
      <w:pgMar w:top="144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7752BE7" w14:textId="77777777" w:rsidR="0015655F" w:rsidRDefault="0015655F">
      <w:r>
        <w:separator/>
      </w:r>
    </w:p>
  </w:endnote>
  <w:endnote w:type="continuationSeparator" w:id="0">
    <w:p w14:paraId="6C3F4F36" w14:textId="77777777" w:rsidR="0015655F" w:rsidRDefault="001565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,Bold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098CEE" w14:textId="77777777" w:rsidR="0015655F" w:rsidRDefault="0015655F">
      <w:r>
        <w:separator/>
      </w:r>
    </w:p>
  </w:footnote>
  <w:footnote w:type="continuationSeparator" w:id="0">
    <w:p w14:paraId="751D8A54" w14:textId="77777777" w:rsidR="0015655F" w:rsidRDefault="0015655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ECFDD0" w14:textId="48A9D52F" w:rsidR="00A93E53" w:rsidRDefault="00A93E53" w:rsidP="000A76E7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BA5F82"/>
    <w:multiLevelType w:val="hybridMultilevel"/>
    <w:tmpl w:val="7A64EA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3E5C78"/>
    <w:multiLevelType w:val="hybridMultilevel"/>
    <w:tmpl w:val="17C438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750371"/>
    <w:multiLevelType w:val="hybridMultilevel"/>
    <w:tmpl w:val="B4245D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DCC0115"/>
    <w:multiLevelType w:val="hybridMultilevel"/>
    <w:tmpl w:val="858E42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E0754B9"/>
    <w:multiLevelType w:val="hybridMultilevel"/>
    <w:tmpl w:val="2304BF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ED23096"/>
    <w:multiLevelType w:val="hybridMultilevel"/>
    <w:tmpl w:val="F216BB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093A98"/>
    <w:multiLevelType w:val="hybridMultilevel"/>
    <w:tmpl w:val="43E4F5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FAC3A3E"/>
    <w:multiLevelType w:val="hybridMultilevel"/>
    <w:tmpl w:val="50DEA80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56997E6A"/>
    <w:multiLevelType w:val="hybridMultilevel"/>
    <w:tmpl w:val="1BAE56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EAC2506"/>
    <w:multiLevelType w:val="hybridMultilevel"/>
    <w:tmpl w:val="1CE26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1F922E7"/>
    <w:multiLevelType w:val="hybridMultilevel"/>
    <w:tmpl w:val="6E4A86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5"/>
  </w:num>
  <w:num w:numId="3">
    <w:abstractNumId w:val="4"/>
  </w:num>
  <w:num w:numId="4">
    <w:abstractNumId w:val="2"/>
  </w:num>
  <w:num w:numId="5">
    <w:abstractNumId w:val="3"/>
  </w:num>
  <w:num w:numId="6">
    <w:abstractNumId w:val="9"/>
  </w:num>
  <w:num w:numId="7">
    <w:abstractNumId w:val="0"/>
  </w:num>
  <w:num w:numId="8">
    <w:abstractNumId w:val="6"/>
  </w:num>
  <w:num w:numId="9">
    <w:abstractNumId w:val="1"/>
  </w:num>
  <w:num w:numId="10">
    <w:abstractNumId w:val="7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US" w:vendorID="64" w:dllVersion="6" w:nlCheck="1" w:checkStyle="1"/>
  <w:activeWritingStyle w:appName="MSWord" w:lang="en-US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B6B68"/>
    <w:rsid w:val="000007A4"/>
    <w:rsid w:val="000015A2"/>
    <w:rsid w:val="00002FF8"/>
    <w:rsid w:val="0000312C"/>
    <w:rsid w:val="0000312E"/>
    <w:rsid w:val="00004AB8"/>
    <w:rsid w:val="00011450"/>
    <w:rsid w:val="00012483"/>
    <w:rsid w:val="000127E8"/>
    <w:rsid w:val="00020F7D"/>
    <w:rsid w:val="000220CF"/>
    <w:rsid w:val="00025865"/>
    <w:rsid w:val="0003214A"/>
    <w:rsid w:val="00033634"/>
    <w:rsid w:val="000379BA"/>
    <w:rsid w:val="000400FD"/>
    <w:rsid w:val="0004079B"/>
    <w:rsid w:val="000433E4"/>
    <w:rsid w:val="000501BB"/>
    <w:rsid w:val="000511C9"/>
    <w:rsid w:val="00052BE3"/>
    <w:rsid w:val="00054374"/>
    <w:rsid w:val="00060AFE"/>
    <w:rsid w:val="00064C37"/>
    <w:rsid w:val="000700F8"/>
    <w:rsid w:val="00072431"/>
    <w:rsid w:val="000764B4"/>
    <w:rsid w:val="000835BC"/>
    <w:rsid w:val="00085D8F"/>
    <w:rsid w:val="00086FBA"/>
    <w:rsid w:val="00087632"/>
    <w:rsid w:val="00090634"/>
    <w:rsid w:val="0009423C"/>
    <w:rsid w:val="00094A3F"/>
    <w:rsid w:val="000A2684"/>
    <w:rsid w:val="000A5AB6"/>
    <w:rsid w:val="000A5DBA"/>
    <w:rsid w:val="000A76E7"/>
    <w:rsid w:val="000A79C6"/>
    <w:rsid w:val="000B0B95"/>
    <w:rsid w:val="000B3A86"/>
    <w:rsid w:val="000B490C"/>
    <w:rsid w:val="000B755D"/>
    <w:rsid w:val="000C0838"/>
    <w:rsid w:val="000C19D8"/>
    <w:rsid w:val="000C66D8"/>
    <w:rsid w:val="000D4640"/>
    <w:rsid w:val="000D5791"/>
    <w:rsid w:val="000D6ED6"/>
    <w:rsid w:val="000D760C"/>
    <w:rsid w:val="000E4A1B"/>
    <w:rsid w:val="000E4B5D"/>
    <w:rsid w:val="000E567E"/>
    <w:rsid w:val="000F0D0B"/>
    <w:rsid w:val="000F107B"/>
    <w:rsid w:val="001021B6"/>
    <w:rsid w:val="00103AC0"/>
    <w:rsid w:val="00104590"/>
    <w:rsid w:val="00105482"/>
    <w:rsid w:val="0010569B"/>
    <w:rsid w:val="001058DD"/>
    <w:rsid w:val="00112086"/>
    <w:rsid w:val="00112808"/>
    <w:rsid w:val="00114859"/>
    <w:rsid w:val="001168F8"/>
    <w:rsid w:val="0012474F"/>
    <w:rsid w:val="00132603"/>
    <w:rsid w:val="001327B6"/>
    <w:rsid w:val="00133A6E"/>
    <w:rsid w:val="001445F1"/>
    <w:rsid w:val="00153DA7"/>
    <w:rsid w:val="00155786"/>
    <w:rsid w:val="0015655F"/>
    <w:rsid w:val="001566B5"/>
    <w:rsid w:val="00156DBF"/>
    <w:rsid w:val="001675D9"/>
    <w:rsid w:val="001726C1"/>
    <w:rsid w:val="00174754"/>
    <w:rsid w:val="00180E67"/>
    <w:rsid w:val="00183F35"/>
    <w:rsid w:val="001867C0"/>
    <w:rsid w:val="001871AC"/>
    <w:rsid w:val="0019438F"/>
    <w:rsid w:val="00195439"/>
    <w:rsid w:val="00196349"/>
    <w:rsid w:val="001A244A"/>
    <w:rsid w:val="001A27DF"/>
    <w:rsid w:val="001B58B8"/>
    <w:rsid w:val="001C0DCC"/>
    <w:rsid w:val="001C0DF4"/>
    <w:rsid w:val="001C6F63"/>
    <w:rsid w:val="001C718D"/>
    <w:rsid w:val="001C79FE"/>
    <w:rsid w:val="001D1EA8"/>
    <w:rsid w:val="001D27F0"/>
    <w:rsid w:val="001D55EE"/>
    <w:rsid w:val="001D5B1B"/>
    <w:rsid w:val="001E0544"/>
    <w:rsid w:val="001E1648"/>
    <w:rsid w:val="001E22E3"/>
    <w:rsid w:val="001E3027"/>
    <w:rsid w:val="001E36F9"/>
    <w:rsid w:val="001E373B"/>
    <w:rsid w:val="001E470F"/>
    <w:rsid w:val="001E7658"/>
    <w:rsid w:val="001E7788"/>
    <w:rsid w:val="001F08B6"/>
    <w:rsid w:val="001F438A"/>
    <w:rsid w:val="001F577C"/>
    <w:rsid w:val="001F7301"/>
    <w:rsid w:val="00200F98"/>
    <w:rsid w:val="00204243"/>
    <w:rsid w:val="00204770"/>
    <w:rsid w:val="00204EA3"/>
    <w:rsid w:val="00207136"/>
    <w:rsid w:val="00212AA2"/>
    <w:rsid w:val="00221945"/>
    <w:rsid w:val="00221F94"/>
    <w:rsid w:val="002239A3"/>
    <w:rsid w:val="00232090"/>
    <w:rsid w:val="002331BF"/>
    <w:rsid w:val="002340B6"/>
    <w:rsid w:val="00235033"/>
    <w:rsid w:val="0023570B"/>
    <w:rsid w:val="00235C2C"/>
    <w:rsid w:val="00236FDB"/>
    <w:rsid w:val="002373B0"/>
    <w:rsid w:val="00240E40"/>
    <w:rsid w:val="00241C69"/>
    <w:rsid w:val="00242E2E"/>
    <w:rsid w:val="00253B01"/>
    <w:rsid w:val="00253DD2"/>
    <w:rsid w:val="00254117"/>
    <w:rsid w:val="00254944"/>
    <w:rsid w:val="00255D62"/>
    <w:rsid w:val="00264E80"/>
    <w:rsid w:val="00264EA0"/>
    <w:rsid w:val="002662BB"/>
    <w:rsid w:val="00273DEE"/>
    <w:rsid w:val="00275631"/>
    <w:rsid w:val="00275994"/>
    <w:rsid w:val="00281C0C"/>
    <w:rsid w:val="002867D9"/>
    <w:rsid w:val="0028710D"/>
    <w:rsid w:val="00291BA4"/>
    <w:rsid w:val="00292951"/>
    <w:rsid w:val="00296599"/>
    <w:rsid w:val="00297A38"/>
    <w:rsid w:val="002A23D5"/>
    <w:rsid w:val="002A2873"/>
    <w:rsid w:val="002A45AE"/>
    <w:rsid w:val="002A5897"/>
    <w:rsid w:val="002A6EED"/>
    <w:rsid w:val="002B0DBE"/>
    <w:rsid w:val="002B247D"/>
    <w:rsid w:val="002B3233"/>
    <w:rsid w:val="002B4B3B"/>
    <w:rsid w:val="002B740E"/>
    <w:rsid w:val="002B7436"/>
    <w:rsid w:val="002C34E4"/>
    <w:rsid w:val="002C384E"/>
    <w:rsid w:val="002C605F"/>
    <w:rsid w:val="002D72D2"/>
    <w:rsid w:val="002D7392"/>
    <w:rsid w:val="002E27DF"/>
    <w:rsid w:val="002E7DEB"/>
    <w:rsid w:val="002F3B28"/>
    <w:rsid w:val="002F53E8"/>
    <w:rsid w:val="0030053D"/>
    <w:rsid w:val="003008AA"/>
    <w:rsid w:val="00303EEB"/>
    <w:rsid w:val="0030455C"/>
    <w:rsid w:val="00306619"/>
    <w:rsid w:val="00310A9F"/>
    <w:rsid w:val="003139C4"/>
    <w:rsid w:val="0031755D"/>
    <w:rsid w:val="00322870"/>
    <w:rsid w:val="003240E6"/>
    <w:rsid w:val="003303EA"/>
    <w:rsid w:val="00333C3F"/>
    <w:rsid w:val="00334B91"/>
    <w:rsid w:val="00336EDB"/>
    <w:rsid w:val="003422C8"/>
    <w:rsid w:val="00344FCE"/>
    <w:rsid w:val="00345777"/>
    <w:rsid w:val="00345CC6"/>
    <w:rsid w:val="00345D85"/>
    <w:rsid w:val="00350D6B"/>
    <w:rsid w:val="00357FE7"/>
    <w:rsid w:val="00362A15"/>
    <w:rsid w:val="00370E70"/>
    <w:rsid w:val="00373C40"/>
    <w:rsid w:val="00373CD5"/>
    <w:rsid w:val="00377E2A"/>
    <w:rsid w:val="0038336E"/>
    <w:rsid w:val="00384ACD"/>
    <w:rsid w:val="003854F4"/>
    <w:rsid w:val="0039246D"/>
    <w:rsid w:val="00393AA7"/>
    <w:rsid w:val="00395E54"/>
    <w:rsid w:val="0039706A"/>
    <w:rsid w:val="003A223D"/>
    <w:rsid w:val="003A6B7B"/>
    <w:rsid w:val="003A74C7"/>
    <w:rsid w:val="003B3569"/>
    <w:rsid w:val="003B3739"/>
    <w:rsid w:val="003B647B"/>
    <w:rsid w:val="003B66CA"/>
    <w:rsid w:val="003B6FBA"/>
    <w:rsid w:val="003B6FC7"/>
    <w:rsid w:val="003B7C85"/>
    <w:rsid w:val="003C1A60"/>
    <w:rsid w:val="003C231E"/>
    <w:rsid w:val="003C2380"/>
    <w:rsid w:val="003C2E06"/>
    <w:rsid w:val="003C52A2"/>
    <w:rsid w:val="003D0284"/>
    <w:rsid w:val="003D0E29"/>
    <w:rsid w:val="003D1D9B"/>
    <w:rsid w:val="003D24D4"/>
    <w:rsid w:val="003D2FEB"/>
    <w:rsid w:val="003D31EC"/>
    <w:rsid w:val="003D3E20"/>
    <w:rsid w:val="003D3EFC"/>
    <w:rsid w:val="003E0DC6"/>
    <w:rsid w:val="003E2965"/>
    <w:rsid w:val="003E3F4D"/>
    <w:rsid w:val="003F032B"/>
    <w:rsid w:val="003F1776"/>
    <w:rsid w:val="003F29EA"/>
    <w:rsid w:val="003F63FD"/>
    <w:rsid w:val="0040075A"/>
    <w:rsid w:val="00403378"/>
    <w:rsid w:val="0040347E"/>
    <w:rsid w:val="00404248"/>
    <w:rsid w:val="00404A17"/>
    <w:rsid w:val="00407996"/>
    <w:rsid w:val="004169D1"/>
    <w:rsid w:val="004233B4"/>
    <w:rsid w:val="00426724"/>
    <w:rsid w:val="00426C13"/>
    <w:rsid w:val="00426D7D"/>
    <w:rsid w:val="00430D30"/>
    <w:rsid w:val="00436A48"/>
    <w:rsid w:val="004411DA"/>
    <w:rsid w:val="004436D2"/>
    <w:rsid w:val="004466E9"/>
    <w:rsid w:val="00446F50"/>
    <w:rsid w:val="00460015"/>
    <w:rsid w:val="00461A60"/>
    <w:rsid w:val="0046334F"/>
    <w:rsid w:val="00464853"/>
    <w:rsid w:val="0046556C"/>
    <w:rsid w:val="00467802"/>
    <w:rsid w:val="004707AF"/>
    <w:rsid w:val="00471380"/>
    <w:rsid w:val="004750C0"/>
    <w:rsid w:val="0047666D"/>
    <w:rsid w:val="00481EB5"/>
    <w:rsid w:val="00487042"/>
    <w:rsid w:val="00491650"/>
    <w:rsid w:val="00493DAF"/>
    <w:rsid w:val="00496E35"/>
    <w:rsid w:val="004A7FA7"/>
    <w:rsid w:val="004B0D7F"/>
    <w:rsid w:val="004B0E88"/>
    <w:rsid w:val="004B1601"/>
    <w:rsid w:val="004B3B5B"/>
    <w:rsid w:val="004C46D5"/>
    <w:rsid w:val="004D25AB"/>
    <w:rsid w:val="004D2C23"/>
    <w:rsid w:val="004E2467"/>
    <w:rsid w:val="004F1A36"/>
    <w:rsid w:val="004F2FCB"/>
    <w:rsid w:val="004F6166"/>
    <w:rsid w:val="004F7F49"/>
    <w:rsid w:val="00500280"/>
    <w:rsid w:val="00500CF8"/>
    <w:rsid w:val="00504C8C"/>
    <w:rsid w:val="00511BE1"/>
    <w:rsid w:val="005146D5"/>
    <w:rsid w:val="0052078C"/>
    <w:rsid w:val="005216C5"/>
    <w:rsid w:val="005252C6"/>
    <w:rsid w:val="005273DB"/>
    <w:rsid w:val="0052745E"/>
    <w:rsid w:val="00530EAA"/>
    <w:rsid w:val="0053111F"/>
    <w:rsid w:val="0053178D"/>
    <w:rsid w:val="00531B6E"/>
    <w:rsid w:val="00533630"/>
    <w:rsid w:val="005337C5"/>
    <w:rsid w:val="005344CB"/>
    <w:rsid w:val="00535664"/>
    <w:rsid w:val="005408A8"/>
    <w:rsid w:val="00541004"/>
    <w:rsid w:val="00545839"/>
    <w:rsid w:val="00547921"/>
    <w:rsid w:val="00552345"/>
    <w:rsid w:val="00553419"/>
    <w:rsid w:val="005568AD"/>
    <w:rsid w:val="00557430"/>
    <w:rsid w:val="005627D7"/>
    <w:rsid w:val="00567AAD"/>
    <w:rsid w:val="00570FD7"/>
    <w:rsid w:val="00574559"/>
    <w:rsid w:val="00577CEF"/>
    <w:rsid w:val="00586CB0"/>
    <w:rsid w:val="00593100"/>
    <w:rsid w:val="00596078"/>
    <w:rsid w:val="005969F2"/>
    <w:rsid w:val="005A46DA"/>
    <w:rsid w:val="005B2CD3"/>
    <w:rsid w:val="005B3DA0"/>
    <w:rsid w:val="005B3DE8"/>
    <w:rsid w:val="005B57FE"/>
    <w:rsid w:val="005C095B"/>
    <w:rsid w:val="005C220C"/>
    <w:rsid w:val="005D07A1"/>
    <w:rsid w:val="005D0A47"/>
    <w:rsid w:val="005D7E07"/>
    <w:rsid w:val="005E4C02"/>
    <w:rsid w:val="005E6472"/>
    <w:rsid w:val="005E69AA"/>
    <w:rsid w:val="005E74C4"/>
    <w:rsid w:val="005F0C14"/>
    <w:rsid w:val="005F27E8"/>
    <w:rsid w:val="005F2D1C"/>
    <w:rsid w:val="005F357F"/>
    <w:rsid w:val="005F7D89"/>
    <w:rsid w:val="006005F2"/>
    <w:rsid w:val="0060062F"/>
    <w:rsid w:val="00600B35"/>
    <w:rsid w:val="006037C8"/>
    <w:rsid w:val="006053F0"/>
    <w:rsid w:val="00605E00"/>
    <w:rsid w:val="00607442"/>
    <w:rsid w:val="00613798"/>
    <w:rsid w:val="00614798"/>
    <w:rsid w:val="00620B99"/>
    <w:rsid w:val="00623EAB"/>
    <w:rsid w:val="006252A3"/>
    <w:rsid w:val="00630184"/>
    <w:rsid w:val="0063474B"/>
    <w:rsid w:val="006401EC"/>
    <w:rsid w:val="00640644"/>
    <w:rsid w:val="00640EDE"/>
    <w:rsid w:val="00641CFF"/>
    <w:rsid w:val="0064642A"/>
    <w:rsid w:val="0064735F"/>
    <w:rsid w:val="0064774E"/>
    <w:rsid w:val="006504E3"/>
    <w:rsid w:val="0065181D"/>
    <w:rsid w:val="0065504D"/>
    <w:rsid w:val="006557C6"/>
    <w:rsid w:val="00656C0E"/>
    <w:rsid w:val="006575B8"/>
    <w:rsid w:val="0066230C"/>
    <w:rsid w:val="006627E7"/>
    <w:rsid w:val="00663294"/>
    <w:rsid w:val="00666DAB"/>
    <w:rsid w:val="00674F77"/>
    <w:rsid w:val="0067628B"/>
    <w:rsid w:val="00677D5F"/>
    <w:rsid w:val="00681CA1"/>
    <w:rsid w:val="00681F4D"/>
    <w:rsid w:val="00685A11"/>
    <w:rsid w:val="006867AE"/>
    <w:rsid w:val="006879CE"/>
    <w:rsid w:val="00693997"/>
    <w:rsid w:val="006953B3"/>
    <w:rsid w:val="00696489"/>
    <w:rsid w:val="006A3914"/>
    <w:rsid w:val="006C09A1"/>
    <w:rsid w:val="006C170B"/>
    <w:rsid w:val="006C4BAC"/>
    <w:rsid w:val="006C542E"/>
    <w:rsid w:val="006C67C9"/>
    <w:rsid w:val="006D4C88"/>
    <w:rsid w:val="006E38EF"/>
    <w:rsid w:val="006E52D6"/>
    <w:rsid w:val="006E7DE5"/>
    <w:rsid w:val="006F1936"/>
    <w:rsid w:val="006F78BC"/>
    <w:rsid w:val="00710927"/>
    <w:rsid w:val="00713FFF"/>
    <w:rsid w:val="007153E7"/>
    <w:rsid w:val="00717625"/>
    <w:rsid w:val="007215C6"/>
    <w:rsid w:val="007223D8"/>
    <w:rsid w:val="007243D5"/>
    <w:rsid w:val="00725E6C"/>
    <w:rsid w:val="00726813"/>
    <w:rsid w:val="00733C55"/>
    <w:rsid w:val="00733D02"/>
    <w:rsid w:val="00734BEC"/>
    <w:rsid w:val="00736336"/>
    <w:rsid w:val="00745135"/>
    <w:rsid w:val="0075165F"/>
    <w:rsid w:val="00754B0F"/>
    <w:rsid w:val="0076014F"/>
    <w:rsid w:val="00762224"/>
    <w:rsid w:val="0076449C"/>
    <w:rsid w:val="0076578E"/>
    <w:rsid w:val="00766215"/>
    <w:rsid w:val="00767138"/>
    <w:rsid w:val="00767A99"/>
    <w:rsid w:val="00781546"/>
    <w:rsid w:val="0078306A"/>
    <w:rsid w:val="00785D87"/>
    <w:rsid w:val="00794296"/>
    <w:rsid w:val="007946EA"/>
    <w:rsid w:val="00794A85"/>
    <w:rsid w:val="00797A08"/>
    <w:rsid w:val="007A1FF2"/>
    <w:rsid w:val="007A2D25"/>
    <w:rsid w:val="007A3799"/>
    <w:rsid w:val="007A3BA8"/>
    <w:rsid w:val="007A6365"/>
    <w:rsid w:val="007A6854"/>
    <w:rsid w:val="007A6D9F"/>
    <w:rsid w:val="007A7D34"/>
    <w:rsid w:val="007B1D94"/>
    <w:rsid w:val="007B34F4"/>
    <w:rsid w:val="007B56A7"/>
    <w:rsid w:val="007B58B5"/>
    <w:rsid w:val="007C41C1"/>
    <w:rsid w:val="007C44CF"/>
    <w:rsid w:val="007C4764"/>
    <w:rsid w:val="007C6946"/>
    <w:rsid w:val="007D024F"/>
    <w:rsid w:val="007D2303"/>
    <w:rsid w:val="007D561F"/>
    <w:rsid w:val="007D5717"/>
    <w:rsid w:val="007D62EC"/>
    <w:rsid w:val="007D67EE"/>
    <w:rsid w:val="007E5F92"/>
    <w:rsid w:val="007F54E8"/>
    <w:rsid w:val="007F7A10"/>
    <w:rsid w:val="008049F1"/>
    <w:rsid w:val="00815683"/>
    <w:rsid w:val="00817F86"/>
    <w:rsid w:val="008258AE"/>
    <w:rsid w:val="00826720"/>
    <w:rsid w:val="00827076"/>
    <w:rsid w:val="008270CE"/>
    <w:rsid w:val="008301F4"/>
    <w:rsid w:val="00832A54"/>
    <w:rsid w:val="00834DE2"/>
    <w:rsid w:val="00837F70"/>
    <w:rsid w:val="00840587"/>
    <w:rsid w:val="0084066C"/>
    <w:rsid w:val="00846D49"/>
    <w:rsid w:val="00847200"/>
    <w:rsid w:val="00853508"/>
    <w:rsid w:val="00855738"/>
    <w:rsid w:val="0086285E"/>
    <w:rsid w:val="0087313D"/>
    <w:rsid w:val="00874551"/>
    <w:rsid w:val="00876A5B"/>
    <w:rsid w:val="0088325E"/>
    <w:rsid w:val="00884615"/>
    <w:rsid w:val="00885C40"/>
    <w:rsid w:val="008868A2"/>
    <w:rsid w:val="0088780C"/>
    <w:rsid w:val="00893D5D"/>
    <w:rsid w:val="00896E50"/>
    <w:rsid w:val="00897CFE"/>
    <w:rsid w:val="008A07E5"/>
    <w:rsid w:val="008A3B9C"/>
    <w:rsid w:val="008A3BA5"/>
    <w:rsid w:val="008A3BB1"/>
    <w:rsid w:val="008A62E4"/>
    <w:rsid w:val="008B0D9A"/>
    <w:rsid w:val="008B2F54"/>
    <w:rsid w:val="008C10EB"/>
    <w:rsid w:val="008C24EE"/>
    <w:rsid w:val="008D0345"/>
    <w:rsid w:val="008D4646"/>
    <w:rsid w:val="008D4E0D"/>
    <w:rsid w:val="008E1FF0"/>
    <w:rsid w:val="008E63B9"/>
    <w:rsid w:val="008F04C4"/>
    <w:rsid w:val="008F0A14"/>
    <w:rsid w:val="008F44CC"/>
    <w:rsid w:val="008F7238"/>
    <w:rsid w:val="00901A16"/>
    <w:rsid w:val="00901CE0"/>
    <w:rsid w:val="00901E82"/>
    <w:rsid w:val="0090445E"/>
    <w:rsid w:val="00906BE0"/>
    <w:rsid w:val="0090757E"/>
    <w:rsid w:val="0091551D"/>
    <w:rsid w:val="009306DB"/>
    <w:rsid w:val="009333B5"/>
    <w:rsid w:val="0093438E"/>
    <w:rsid w:val="009416DF"/>
    <w:rsid w:val="0094697C"/>
    <w:rsid w:val="009541CF"/>
    <w:rsid w:val="009566BF"/>
    <w:rsid w:val="00960ED1"/>
    <w:rsid w:val="00961061"/>
    <w:rsid w:val="00967B87"/>
    <w:rsid w:val="00971DB4"/>
    <w:rsid w:val="0097409D"/>
    <w:rsid w:val="00977DF7"/>
    <w:rsid w:val="00977E27"/>
    <w:rsid w:val="00977FD1"/>
    <w:rsid w:val="00983B4A"/>
    <w:rsid w:val="00983E9F"/>
    <w:rsid w:val="009847B2"/>
    <w:rsid w:val="00987706"/>
    <w:rsid w:val="009A1AAB"/>
    <w:rsid w:val="009A2959"/>
    <w:rsid w:val="009A2C73"/>
    <w:rsid w:val="009A43F7"/>
    <w:rsid w:val="009B08DF"/>
    <w:rsid w:val="009B5A15"/>
    <w:rsid w:val="009B6B68"/>
    <w:rsid w:val="009B7DB2"/>
    <w:rsid w:val="009C1A95"/>
    <w:rsid w:val="009D4A35"/>
    <w:rsid w:val="009D58E7"/>
    <w:rsid w:val="009D5C4D"/>
    <w:rsid w:val="009E068E"/>
    <w:rsid w:val="009E3D51"/>
    <w:rsid w:val="009E3F69"/>
    <w:rsid w:val="009E4343"/>
    <w:rsid w:val="009F2081"/>
    <w:rsid w:val="009F21D5"/>
    <w:rsid w:val="009F5EBB"/>
    <w:rsid w:val="009F7C59"/>
    <w:rsid w:val="009F7EEC"/>
    <w:rsid w:val="00A01817"/>
    <w:rsid w:val="00A1192A"/>
    <w:rsid w:val="00A15C27"/>
    <w:rsid w:val="00A242AE"/>
    <w:rsid w:val="00A24991"/>
    <w:rsid w:val="00A27148"/>
    <w:rsid w:val="00A310ED"/>
    <w:rsid w:val="00A3340E"/>
    <w:rsid w:val="00A3547E"/>
    <w:rsid w:val="00A45567"/>
    <w:rsid w:val="00A47956"/>
    <w:rsid w:val="00A51DE8"/>
    <w:rsid w:val="00A53DE6"/>
    <w:rsid w:val="00A549D3"/>
    <w:rsid w:val="00A56E79"/>
    <w:rsid w:val="00A5714A"/>
    <w:rsid w:val="00A624D1"/>
    <w:rsid w:val="00A645C0"/>
    <w:rsid w:val="00A66BAC"/>
    <w:rsid w:val="00A67CD4"/>
    <w:rsid w:val="00A70BDB"/>
    <w:rsid w:val="00A73362"/>
    <w:rsid w:val="00A73DA7"/>
    <w:rsid w:val="00A8407C"/>
    <w:rsid w:val="00A854BF"/>
    <w:rsid w:val="00A86AA8"/>
    <w:rsid w:val="00A90B42"/>
    <w:rsid w:val="00A93531"/>
    <w:rsid w:val="00A935FD"/>
    <w:rsid w:val="00A93CFC"/>
    <w:rsid w:val="00A93E53"/>
    <w:rsid w:val="00AA0F16"/>
    <w:rsid w:val="00AA7DA3"/>
    <w:rsid w:val="00AB08A0"/>
    <w:rsid w:val="00AB2F65"/>
    <w:rsid w:val="00AB30FF"/>
    <w:rsid w:val="00AB5645"/>
    <w:rsid w:val="00AC3C07"/>
    <w:rsid w:val="00AD125B"/>
    <w:rsid w:val="00AD7768"/>
    <w:rsid w:val="00AE01BD"/>
    <w:rsid w:val="00AE0371"/>
    <w:rsid w:val="00AE2898"/>
    <w:rsid w:val="00AE28EA"/>
    <w:rsid w:val="00AE6BB7"/>
    <w:rsid w:val="00AE6BDB"/>
    <w:rsid w:val="00AE78E9"/>
    <w:rsid w:val="00AE7D73"/>
    <w:rsid w:val="00AF0FC0"/>
    <w:rsid w:val="00AF14AD"/>
    <w:rsid w:val="00AF25EF"/>
    <w:rsid w:val="00AF28AA"/>
    <w:rsid w:val="00B018F6"/>
    <w:rsid w:val="00B01FD5"/>
    <w:rsid w:val="00B0799E"/>
    <w:rsid w:val="00B232EF"/>
    <w:rsid w:val="00B233D0"/>
    <w:rsid w:val="00B26E43"/>
    <w:rsid w:val="00B271D6"/>
    <w:rsid w:val="00B27CFE"/>
    <w:rsid w:val="00B35AB3"/>
    <w:rsid w:val="00B3634B"/>
    <w:rsid w:val="00B37FDB"/>
    <w:rsid w:val="00B4569B"/>
    <w:rsid w:val="00B516AE"/>
    <w:rsid w:val="00B517C4"/>
    <w:rsid w:val="00B540D8"/>
    <w:rsid w:val="00B55FD6"/>
    <w:rsid w:val="00B5734C"/>
    <w:rsid w:val="00B5740D"/>
    <w:rsid w:val="00B62438"/>
    <w:rsid w:val="00B65D20"/>
    <w:rsid w:val="00B75CDD"/>
    <w:rsid w:val="00B802BA"/>
    <w:rsid w:val="00B811B9"/>
    <w:rsid w:val="00B82F9B"/>
    <w:rsid w:val="00B84212"/>
    <w:rsid w:val="00B9369F"/>
    <w:rsid w:val="00BA125D"/>
    <w:rsid w:val="00BA166C"/>
    <w:rsid w:val="00BA2FCC"/>
    <w:rsid w:val="00BA7450"/>
    <w:rsid w:val="00BA74C9"/>
    <w:rsid w:val="00BA79D1"/>
    <w:rsid w:val="00BA7BDF"/>
    <w:rsid w:val="00BB127E"/>
    <w:rsid w:val="00BB3FEE"/>
    <w:rsid w:val="00BB46C6"/>
    <w:rsid w:val="00BB59E4"/>
    <w:rsid w:val="00BC0937"/>
    <w:rsid w:val="00BC1F04"/>
    <w:rsid w:val="00BC2495"/>
    <w:rsid w:val="00BC30D6"/>
    <w:rsid w:val="00BC4BE6"/>
    <w:rsid w:val="00BD0827"/>
    <w:rsid w:val="00BD1BEE"/>
    <w:rsid w:val="00BD30A3"/>
    <w:rsid w:val="00BD3177"/>
    <w:rsid w:val="00BD52C2"/>
    <w:rsid w:val="00BD53C0"/>
    <w:rsid w:val="00BE2690"/>
    <w:rsid w:val="00BE2D99"/>
    <w:rsid w:val="00BE31EC"/>
    <w:rsid w:val="00BE5369"/>
    <w:rsid w:val="00BE5583"/>
    <w:rsid w:val="00BE5751"/>
    <w:rsid w:val="00BF0DE7"/>
    <w:rsid w:val="00BF2975"/>
    <w:rsid w:val="00C00FC1"/>
    <w:rsid w:val="00C04159"/>
    <w:rsid w:val="00C075F7"/>
    <w:rsid w:val="00C11D99"/>
    <w:rsid w:val="00C14CBA"/>
    <w:rsid w:val="00C166F3"/>
    <w:rsid w:val="00C168D6"/>
    <w:rsid w:val="00C17198"/>
    <w:rsid w:val="00C21F8C"/>
    <w:rsid w:val="00C23766"/>
    <w:rsid w:val="00C24AA8"/>
    <w:rsid w:val="00C3143F"/>
    <w:rsid w:val="00C32BE8"/>
    <w:rsid w:val="00C33CF5"/>
    <w:rsid w:val="00C354AE"/>
    <w:rsid w:val="00C46B33"/>
    <w:rsid w:val="00C507A2"/>
    <w:rsid w:val="00C51DAC"/>
    <w:rsid w:val="00C51FF9"/>
    <w:rsid w:val="00C52EF0"/>
    <w:rsid w:val="00C552AD"/>
    <w:rsid w:val="00C625CC"/>
    <w:rsid w:val="00C65800"/>
    <w:rsid w:val="00C7090E"/>
    <w:rsid w:val="00C71CB2"/>
    <w:rsid w:val="00C7277D"/>
    <w:rsid w:val="00C82BA1"/>
    <w:rsid w:val="00C83E6F"/>
    <w:rsid w:val="00C85337"/>
    <w:rsid w:val="00C866B8"/>
    <w:rsid w:val="00C866BD"/>
    <w:rsid w:val="00C91EDC"/>
    <w:rsid w:val="00C96D21"/>
    <w:rsid w:val="00CA0458"/>
    <w:rsid w:val="00CA57F3"/>
    <w:rsid w:val="00CA5E00"/>
    <w:rsid w:val="00CA6216"/>
    <w:rsid w:val="00CA6232"/>
    <w:rsid w:val="00CA677A"/>
    <w:rsid w:val="00CA6923"/>
    <w:rsid w:val="00CB6F94"/>
    <w:rsid w:val="00CC08D6"/>
    <w:rsid w:val="00CC375D"/>
    <w:rsid w:val="00CC5B1A"/>
    <w:rsid w:val="00CD017A"/>
    <w:rsid w:val="00CD5249"/>
    <w:rsid w:val="00CE3DDE"/>
    <w:rsid w:val="00CE6C04"/>
    <w:rsid w:val="00CF23AC"/>
    <w:rsid w:val="00CF2B23"/>
    <w:rsid w:val="00CF50B9"/>
    <w:rsid w:val="00CF6D07"/>
    <w:rsid w:val="00CF6EDD"/>
    <w:rsid w:val="00D0316E"/>
    <w:rsid w:val="00D03672"/>
    <w:rsid w:val="00D037CD"/>
    <w:rsid w:val="00D045B4"/>
    <w:rsid w:val="00D0518C"/>
    <w:rsid w:val="00D05A28"/>
    <w:rsid w:val="00D1042A"/>
    <w:rsid w:val="00D138DF"/>
    <w:rsid w:val="00D14DA2"/>
    <w:rsid w:val="00D14F08"/>
    <w:rsid w:val="00D177D3"/>
    <w:rsid w:val="00D21F82"/>
    <w:rsid w:val="00D31459"/>
    <w:rsid w:val="00D32AE2"/>
    <w:rsid w:val="00D35A87"/>
    <w:rsid w:val="00D36950"/>
    <w:rsid w:val="00D42E47"/>
    <w:rsid w:val="00D4350E"/>
    <w:rsid w:val="00D5012B"/>
    <w:rsid w:val="00D50B30"/>
    <w:rsid w:val="00D53DDF"/>
    <w:rsid w:val="00D56588"/>
    <w:rsid w:val="00D61F28"/>
    <w:rsid w:val="00D627FE"/>
    <w:rsid w:val="00D646CC"/>
    <w:rsid w:val="00D64967"/>
    <w:rsid w:val="00D64E73"/>
    <w:rsid w:val="00D67E9E"/>
    <w:rsid w:val="00D83E29"/>
    <w:rsid w:val="00D84E99"/>
    <w:rsid w:val="00D84EA8"/>
    <w:rsid w:val="00D8563E"/>
    <w:rsid w:val="00D86BA4"/>
    <w:rsid w:val="00D86FF9"/>
    <w:rsid w:val="00D91A18"/>
    <w:rsid w:val="00D9298F"/>
    <w:rsid w:val="00D9419A"/>
    <w:rsid w:val="00D95DC8"/>
    <w:rsid w:val="00DA0921"/>
    <w:rsid w:val="00DA0F6C"/>
    <w:rsid w:val="00DA0F7B"/>
    <w:rsid w:val="00DA31C3"/>
    <w:rsid w:val="00DA3B12"/>
    <w:rsid w:val="00DA7360"/>
    <w:rsid w:val="00DB35FA"/>
    <w:rsid w:val="00DB797F"/>
    <w:rsid w:val="00DC0251"/>
    <w:rsid w:val="00DC17B7"/>
    <w:rsid w:val="00DC21AF"/>
    <w:rsid w:val="00DC29B3"/>
    <w:rsid w:val="00DD314B"/>
    <w:rsid w:val="00DD4673"/>
    <w:rsid w:val="00DE36E6"/>
    <w:rsid w:val="00DE580D"/>
    <w:rsid w:val="00DE795B"/>
    <w:rsid w:val="00DF034B"/>
    <w:rsid w:val="00DF4358"/>
    <w:rsid w:val="00DF7B3F"/>
    <w:rsid w:val="00E040F4"/>
    <w:rsid w:val="00E11051"/>
    <w:rsid w:val="00E11E87"/>
    <w:rsid w:val="00E165B6"/>
    <w:rsid w:val="00E1665A"/>
    <w:rsid w:val="00E2147B"/>
    <w:rsid w:val="00E23233"/>
    <w:rsid w:val="00E2671D"/>
    <w:rsid w:val="00E31382"/>
    <w:rsid w:val="00E35C24"/>
    <w:rsid w:val="00E37585"/>
    <w:rsid w:val="00E37E6A"/>
    <w:rsid w:val="00E4151D"/>
    <w:rsid w:val="00E4213D"/>
    <w:rsid w:val="00E47576"/>
    <w:rsid w:val="00E477B8"/>
    <w:rsid w:val="00E51D07"/>
    <w:rsid w:val="00E53598"/>
    <w:rsid w:val="00E53B48"/>
    <w:rsid w:val="00E55D32"/>
    <w:rsid w:val="00E57683"/>
    <w:rsid w:val="00E618F1"/>
    <w:rsid w:val="00E62953"/>
    <w:rsid w:val="00E63036"/>
    <w:rsid w:val="00E63B67"/>
    <w:rsid w:val="00E64B66"/>
    <w:rsid w:val="00E71AD8"/>
    <w:rsid w:val="00E74F87"/>
    <w:rsid w:val="00E75C17"/>
    <w:rsid w:val="00E77913"/>
    <w:rsid w:val="00E77F99"/>
    <w:rsid w:val="00E8039C"/>
    <w:rsid w:val="00E82486"/>
    <w:rsid w:val="00E82D1A"/>
    <w:rsid w:val="00E8429F"/>
    <w:rsid w:val="00E867E2"/>
    <w:rsid w:val="00E90BAD"/>
    <w:rsid w:val="00E9272F"/>
    <w:rsid w:val="00E92A74"/>
    <w:rsid w:val="00E942DC"/>
    <w:rsid w:val="00E97857"/>
    <w:rsid w:val="00EA38E6"/>
    <w:rsid w:val="00EA3E86"/>
    <w:rsid w:val="00EA3F9A"/>
    <w:rsid w:val="00EA6145"/>
    <w:rsid w:val="00EA6F5C"/>
    <w:rsid w:val="00EB2378"/>
    <w:rsid w:val="00EB3D17"/>
    <w:rsid w:val="00EC2096"/>
    <w:rsid w:val="00ED7BB0"/>
    <w:rsid w:val="00EE49EE"/>
    <w:rsid w:val="00EE5E2F"/>
    <w:rsid w:val="00EF0E31"/>
    <w:rsid w:val="00EF652E"/>
    <w:rsid w:val="00EF6A7C"/>
    <w:rsid w:val="00EF73BA"/>
    <w:rsid w:val="00EF7443"/>
    <w:rsid w:val="00F00E62"/>
    <w:rsid w:val="00F0203E"/>
    <w:rsid w:val="00F044CC"/>
    <w:rsid w:val="00F04E29"/>
    <w:rsid w:val="00F0563C"/>
    <w:rsid w:val="00F06196"/>
    <w:rsid w:val="00F066FB"/>
    <w:rsid w:val="00F10565"/>
    <w:rsid w:val="00F10F5D"/>
    <w:rsid w:val="00F114AC"/>
    <w:rsid w:val="00F12B71"/>
    <w:rsid w:val="00F14D19"/>
    <w:rsid w:val="00F24860"/>
    <w:rsid w:val="00F26D5C"/>
    <w:rsid w:val="00F277EF"/>
    <w:rsid w:val="00F30EC9"/>
    <w:rsid w:val="00F35678"/>
    <w:rsid w:val="00F42D24"/>
    <w:rsid w:val="00F46312"/>
    <w:rsid w:val="00F476A1"/>
    <w:rsid w:val="00F51603"/>
    <w:rsid w:val="00F52AA5"/>
    <w:rsid w:val="00F5453C"/>
    <w:rsid w:val="00F565AB"/>
    <w:rsid w:val="00F632F1"/>
    <w:rsid w:val="00F65E51"/>
    <w:rsid w:val="00F709B0"/>
    <w:rsid w:val="00F70D1A"/>
    <w:rsid w:val="00F73DC1"/>
    <w:rsid w:val="00F80F6B"/>
    <w:rsid w:val="00F82D9E"/>
    <w:rsid w:val="00F83F3E"/>
    <w:rsid w:val="00F85A9C"/>
    <w:rsid w:val="00F87359"/>
    <w:rsid w:val="00F90166"/>
    <w:rsid w:val="00F94E71"/>
    <w:rsid w:val="00F97774"/>
    <w:rsid w:val="00FA062C"/>
    <w:rsid w:val="00FA0D04"/>
    <w:rsid w:val="00FA1823"/>
    <w:rsid w:val="00FA66BE"/>
    <w:rsid w:val="00FA70A5"/>
    <w:rsid w:val="00FB2B6F"/>
    <w:rsid w:val="00FB6654"/>
    <w:rsid w:val="00FB7009"/>
    <w:rsid w:val="00FC1A44"/>
    <w:rsid w:val="00FC2872"/>
    <w:rsid w:val="00FC396A"/>
    <w:rsid w:val="00FC4548"/>
    <w:rsid w:val="00FC6194"/>
    <w:rsid w:val="00FD09B2"/>
    <w:rsid w:val="00FD2FC6"/>
    <w:rsid w:val="00FD495F"/>
    <w:rsid w:val="00FD5057"/>
    <w:rsid w:val="00FD5BA2"/>
    <w:rsid w:val="00FD5F62"/>
    <w:rsid w:val="00FE0D80"/>
    <w:rsid w:val="00FE28E5"/>
    <w:rsid w:val="00FE2951"/>
    <w:rsid w:val="00FE2ABE"/>
    <w:rsid w:val="00FE300C"/>
    <w:rsid w:val="00FE36F4"/>
    <w:rsid w:val="00FE6A17"/>
    <w:rsid w:val="00FF1900"/>
    <w:rsid w:val="00FF1C3B"/>
    <w:rsid w:val="00FF5E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023E2B6"/>
  <w15:chartTrackingRefBased/>
  <w15:docId w15:val="{6FFA195D-C97B-45F8-8922-97BEE4D96C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0A76E7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0A76E7"/>
    <w:pPr>
      <w:tabs>
        <w:tab w:val="center" w:pos="4320"/>
        <w:tab w:val="right" w:pos="8640"/>
      </w:tabs>
    </w:pPr>
  </w:style>
  <w:style w:type="table" w:styleId="TableGrid">
    <w:name w:val="Table Grid"/>
    <w:basedOn w:val="TableNormal"/>
    <w:rsid w:val="00901E8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rsid w:val="00533630"/>
    <w:rPr>
      <w:sz w:val="16"/>
      <w:szCs w:val="16"/>
    </w:rPr>
  </w:style>
  <w:style w:type="paragraph" w:styleId="CommentText">
    <w:name w:val="annotation text"/>
    <w:basedOn w:val="Normal"/>
    <w:link w:val="CommentTextChar"/>
    <w:rsid w:val="0053363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533630"/>
  </w:style>
  <w:style w:type="paragraph" w:styleId="CommentSubject">
    <w:name w:val="annotation subject"/>
    <w:basedOn w:val="CommentText"/>
    <w:next w:val="CommentText"/>
    <w:link w:val="CommentSubjectChar"/>
    <w:rsid w:val="00533630"/>
    <w:rPr>
      <w:b/>
      <w:bCs/>
    </w:rPr>
  </w:style>
  <w:style w:type="character" w:customStyle="1" w:styleId="CommentSubjectChar">
    <w:name w:val="Comment Subject Char"/>
    <w:link w:val="CommentSubject"/>
    <w:rsid w:val="00533630"/>
    <w:rPr>
      <w:b/>
      <w:bCs/>
    </w:rPr>
  </w:style>
  <w:style w:type="paragraph" w:styleId="BalloonText">
    <w:name w:val="Balloon Text"/>
    <w:basedOn w:val="Normal"/>
    <w:link w:val="BalloonTextChar"/>
    <w:rsid w:val="0053363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rsid w:val="00533630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200F98"/>
    <w:pPr>
      <w:ind w:left="720"/>
    </w:pPr>
  </w:style>
  <w:style w:type="paragraph" w:styleId="FootnoteText">
    <w:name w:val="footnote text"/>
    <w:basedOn w:val="Normal"/>
    <w:link w:val="FootnoteTextChar"/>
    <w:rsid w:val="00B232EF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B232EF"/>
  </w:style>
  <w:style w:type="character" w:styleId="FootnoteReference">
    <w:name w:val="footnote reference"/>
    <w:rsid w:val="00B232EF"/>
    <w:rPr>
      <w:vertAlign w:val="superscript"/>
    </w:rPr>
  </w:style>
  <w:style w:type="character" w:styleId="EndnoteReference">
    <w:name w:val="endnote reference"/>
    <w:rsid w:val="009D4A35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FC4548"/>
    <w:pPr>
      <w:ind w:left="720" w:hanging="720"/>
    </w:pPr>
  </w:style>
  <w:style w:type="character" w:styleId="Hyperlink">
    <w:name w:val="Hyperlink"/>
    <w:uiPriority w:val="99"/>
    <w:unhideWhenUsed/>
    <w:rsid w:val="000379BA"/>
    <w:rPr>
      <w:color w:val="0000FF"/>
      <w:u w:val="single"/>
    </w:rPr>
  </w:style>
  <w:style w:type="character" w:styleId="UnresolvedMention">
    <w:name w:val="Unresolved Mention"/>
    <w:uiPriority w:val="99"/>
    <w:semiHidden/>
    <w:unhideWhenUsed/>
    <w:rsid w:val="000379B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145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02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53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31294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48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9B479DE97358D43AEB72738EE1F2D08" ma:contentTypeVersion="2" ma:contentTypeDescription="Create a new document." ma:contentTypeScope="" ma:versionID="e84e99397d58fb10d4eb13022cdaac12">
  <xsd:schema xmlns:xsd="http://www.w3.org/2001/XMLSchema" xmlns:xs="http://www.w3.org/2001/XMLSchema" xmlns:p="http://schemas.microsoft.com/office/2006/metadata/properties" xmlns:ns1="http://schemas.microsoft.com/sharepoint/v3" xmlns:ns2="a8b72882-1d02-4704-8464-4e9c6e9dc531" targetNamespace="http://schemas.microsoft.com/office/2006/metadata/properties" ma:root="true" ma:fieldsID="1130da5a4dba49e90a4d167926946bc3" ns1:_="" ns2:_="">
    <xsd:import namespace="http://schemas.microsoft.com/sharepoint/v3"/>
    <xsd:import namespace="a8b72882-1d02-4704-8464-4e9c6e9dc531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  <xsd:element ref="ns2:SharedWithUser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Scheduling Start Date is a site column created by the Publishing feature. It is used to specify the date and time on which this page will first appear to site visitors.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Scheduling End Date is a site column created by the Publishing feature. It is used to specify the date and time on which this page will no longer appear to site visitors." ma:internalName="PublishingExpirationDat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8b72882-1d02-4704-8464-4e9c6e9dc531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3.xml><?xml version="1.0" encoding="utf-8"?>
<LongProperties xmlns="http://schemas.microsoft.com/office/2006/metadata/longProperties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B90EEDE8-1B20-4DEA-9D91-F9595879E5A0}"/>
</file>

<file path=customXml/itemProps2.xml><?xml version="1.0" encoding="utf-8"?>
<ds:datastoreItem xmlns:ds="http://schemas.openxmlformats.org/officeDocument/2006/customXml" ds:itemID="{B03AF455-145F-46AC-A39A-066906BD51FA}">
  <ds:schemaRefs>
    <ds:schemaRef ds:uri="http://schemas.microsoft.com/office/2006/metadata/properties"/>
    <ds:schemaRef ds:uri="http://schemas.microsoft.com/office/infopath/2007/PartnerControls"/>
    <ds:schemaRef ds:uri="http://schemas.microsoft.com/sharepoint/v4"/>
    <ds:schemaRef ds:uri="fce1905f-bc3b-4c4f-97e2-7d057cf91e9c"/>
  </ds:schemaRefs>
</ds:datastoreItem>
</file>

<file path=customXml/itemProps3.xml><?xml version="1.0" encoding="utf-8"?>
<ds:datastoreItem xmlns:ds="http://schemas.openxmlformats.org/officeDocument/2006/customXml" ds:itemID="{094E2F70-0C1B-47C5-9743-A8B5937F567B}">
  <ds:schemaRefs>
    <ds:schemaRef ds:uri="http://schemas.microsoft.com/office/2006/metadata/longProperties"/>
  </ds:schemaRefs>
</ds:datastoreItem>
</file>

<file path=customXml/itemProps4.xml><?xml version="1.0" encoding="utf-8"?>
<ds:datastoreItem xmlns:ds="http://schemas.openxmlformats.org/officeDocument/2006/customXml" ds:itemID="{A1B06111-1488-40E2-B1F4-8A261A50A514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8C72CC4E-62AE-4193-AD49-489EDB871A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8</TotalTime>
  <Pages>1</Pages>
  <Words>230</Words>
  <Characters>1317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WorksheetA</vt:lpstr>
    </vt:vector>
  </TitlesOfParts>
  <Company>WisDOT</Company>
  <LinksUpToDate>false</LinksUpToDate>
  <CharactersWithSpaces>15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rchitecture/History survey Worksheet A</dc:title>
  <dc:subject>architecture/history survey</dc:subject>
  <dc:creator>WisDOT</dc:creator>
  <cp:keywords>cultural resources </cp:keywords>
  <cp:lastModifiedBy>TeBeest, Sharlene - DOT</cp:lastModifiedBy>
  <cp:revision>18</cp:revision>
  <dcterms:created xsi:type="dcterms:W3CDTF">2020-07-22T16:11:00Z</dcterms:created>
  <dcterms:modified xsi:type="dcterms:W3CDTF">2020-10-13T13:12:00Z</dcterms:modified>
  <cp:category>cultural resources 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45UA9wDf"/&gt;&lt;style id="http://www.notreal" locale="en-US" hasBibliography="1" bibliographyStyleHasBeenSet="1"/&gt;&lt;prefs&gt;&lt;pref name="fieldType" value="Field"/&gt;&lt;pref name="noteType" value="1"/&gt;&lt;/prefs</vt:lpwstr>
  </property>
  <property fmtid="{D5CDD505-2E9C-101B-9397-08002B2CF9AE}" pid="3" name="ZOTERO_PREF_2">
    <vt:lpwstr>&gt;&lt;/data&gt;</vt:lpwstr>
  </property>
  <property fmtid="{D5CDD505-2E9C-101B-9397-08002B2CF9AE}" pid="4" name="ContentTypeId">
    <vt:lpwstr>0x010100E9B479DE97358D43AEB72738EE1F2D08</vt:lpwstr>
  </property>
</Properties>
</file>